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5DCF" w:rsidRDefault="00335DCF" w:rsidP="00335D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Table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3  </w:t>
      </w:r>
      <w:r>
        <w:rPr>
          <w:rFonts w:ascii="Times New Roman" w:hAnsi="Times New Roman" w:cs="Times New Roman"/>
          <w:b/>
          <w:sz w:val="24"/>
          <w:szCs w:val="24"/>
        </w:rPr>
        <w:t>Compilation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of maximum somatic growth rates</w:t>
      </w:r>
      <w:r w:rsidRPr="00B04520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98"/>
        <w:gridCol w:w="1652"/>
        <w:gridCol w:w="2038"/>
        <w:gridCol w:w="1884"/>
        <w:gridCol w:w="636"/>
      </w:tblGrid>
      <w:tr w:rsidR="00335DCF" w:rsidTr="00714035">
        <w:tc>
          <w:tcPr>
            <w:tcW w:w="2898" w:type="dxa"/>
          </w:tcPr>
          <w:p w:rsidR="00335DCF" w:rsidRPr="00BD35A0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Taxon</w:t>
            </w:r>
          </w:p>
        </w:tc>
        <w:tc>
          <w:tcPr>
            <w:tcW w:w="1652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ymptotic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mass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g)</w:t>
            </w:r>
          </w:p>
        </w:tc>
        <w:tc>
          <w:tcPr>
            <w:tcW w:w="2038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M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t 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wth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flection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884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ax. growth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rate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 d</w:t>
            </w:r>
            <w:r w:rsidRPr="00A129E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636" w:type="dxa"/>
          </w:tcPr>
          <w:p w:rsidR="00335DCF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</w:tr>
      <w:tr w:rsidR="00335DCF" w:rsidTr="00714035">
        <w:tc>
          <w:tcPr>
            <w:tcW w:w="2898" w:type="dxa"/>
          </w:tcPr>
          <w:p w:rsidR="00335DCF" w:rsidRPr="00BD35A0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Bats</w:t>
            </w:r>
          </w:p>
        </w:tc>
        <w:tc>
          <w:tcPr>
            <w:tcW w:w="1652" w:type="dxa"/>
          </w:tcPr>
          <w:p w:rsidR="00335DCF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38" w:type="dxa"/>
          </w:tcPr>
          <w:p w:rsidR="00335DCF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84" w:type="dxa"/>
          </w:tcPr>
          <w:p w:rsidR="00335DCF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6" w:type="dxa"/>
          </w:tcPr>
          <w:p w:rsidR="00335DCF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pistrel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im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34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7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094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pistrel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pistrell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37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037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pistrel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ubflav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52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26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16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pistrel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avii</w:t>
            </w:r>
            <w:proofErr w:type="spellEnd"/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5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28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26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Rhinoloph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arshalli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64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32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17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Nycticei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humeral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64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32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09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yoti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ucifug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8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29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4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lecot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urit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8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25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214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adarida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brasiliens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06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5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45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yoti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velifer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1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40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52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oloss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oloss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23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62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24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Vespertilio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uperan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53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77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42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eropteryx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kappleri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54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77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0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iniopter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chreibersi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7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6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28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Eptesic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fusc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7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6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8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arollia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erspicillata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72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86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172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aphozo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ongiman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06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0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6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ntrozo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allid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27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14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542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aphozo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georgian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53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27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20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Noctilio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lbiventr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54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27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8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Nycta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asiopter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62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31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78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yoti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yot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66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3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59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asiur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inere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7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38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490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Nycta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noctula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76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38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82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cotophil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heathi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86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4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715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Eptesic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erotin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89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45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28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Desmod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rotund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99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50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075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ynopter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brachyot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322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161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322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ynopter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phinx</w:t>
            </w:r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421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11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42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hyllostom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discolor</w:t>
            </w:r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42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1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53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rtibe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jamaicens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528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264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52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Myoti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daubentoni</w:t>
            </w:r>
            <w:proofErr w:type="spellEnd"/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75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375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875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hyllostom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hastat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779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390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16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Rousett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egyptiacus</w:t>
            </w:r>
            <w:proofErr w:type="spellEnd"/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1180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434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647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umil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1718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859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859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rodricensi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248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1243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0621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capulat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3791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1896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896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hypomelan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5152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2576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128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oliocephal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5839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2920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2920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teropus</w:t>
            </w:r>
            <w:proofErr w:type="spellEnd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vampyrus</w:t>
            </w:r>
            <w:proofErr w:type="spellEnd"/>
          </w:p>
        </w:tc>
        <w:tc>
          <w:tcPr>
            <w:tcW w:w="1652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7555</w:t>
            </w:r>
          </w:p>
        </w:tc>
        <w:tc>
          <w:tcPr>
            <w:tcW w:w="2038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3778</w:t>
            </w:r>
          </w:p>
        </w:tc>
        <w:tc>
          <w:tcPr>
            <w:tcW w:w="1884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0.003778</w:t>
            </w:r>
          </w:p>
        </w:tc>
        <w:tc>
          <w:tcPr>
            <w:tcW w:w="636" w:type="dxa"/>
          </w:tcPr>
          <w:p w:rsidR="00335DCF" w:rsidRPr="00A129EB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335DCF" w:rsidTr="00714035">
        <w:tc>
          <w:tcPr>
            <w:tcW w:w="2898" w:type="dxa"/>
          </w:tcPr>
          <w:p w:rsidR="00335DCF" w:rsidRPr="00BD35A0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xon</w:t>
            </w:r>
          </w:p>
        </w:tc>
        <w:tc>
          <w:tcPr>
            <w:tcW w:w="1652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ymptotic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mass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g)</w:t>
            </w:r>
          </w:p>
        </w:tc>
        <w:tc>
          <w:tcPr>
            <w:tcW w:w="2038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M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t 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wth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flection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884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ax. growth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rate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 d</w:t>
            </w:r>
            <w:r w:rsidRPr="00A129E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636" w:type="dxa"/>
          </w:tcPr>
          <w:p w:rsidR="00335DCF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</w:tr>
      <w:tr w:rsidR="00335DCF" w:rsidTr="00714035">
        <w:tc>
          <w:tcPr>
            <w:tcW w:w="2898" w:type="dxa"/>
          </w:tcPr>
          <w:p w:rsidR="00335DCF" w:rsidRPr="00A32B56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irds</w:t>
            </w:r>
          </w:p>
        </w:tc>
        <w:tc>
          <w:tcPr>
            <w:tcW w:w="1652" w:type="dxa"/>
          </w:tcPr>
          <w:p w:rsidR="00335DCF" w:rsidRPr="00A32B56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38" w:type="dxa"/>
          </w:tcPr>
          <w:p w:rsidR="00335DCF" w:rsidRPr="00A32B56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84" w:type="dxa"/>
          </w:tcPr>
          <w:p w:rsidR="00335DCF" w:rsidRPr="00A32B56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6" w:type="dxa"/>
          </w:tcPr>
          <w:p w:rsidR="00335DCF" w:rsidRPr="00A32B56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elaspho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uf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8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0337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egul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egul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5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8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0665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ollocali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esculent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68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4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0587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Lamporn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lemenciae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79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083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roglodyte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roglodyte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89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08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a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aerule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96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8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202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roglodyte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edon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2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1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299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a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tricapillus</w:t>
            </w:r>
            <w:proofErr w:type="spellEnd"/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3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38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Geothlyp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richa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6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3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575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hylloscop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rochil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7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4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37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pizell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asserin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19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6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474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Dendroic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etechi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22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61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54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hoenicu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hoenicur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6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13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axicol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ubetr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43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7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212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Vireo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olivace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62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81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01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achycinet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bicolor</w:t>
            </w:r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64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8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70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Erithac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ubecul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76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88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04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Hirundo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rustic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84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9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34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eiu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urocapill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9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9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112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Zonotrichi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lbicoll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02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1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86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arpodac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mexican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04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0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154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ylvi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tricapill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19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1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38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asse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domestic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3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1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63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ylvi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borin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48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24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1279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Oenanthe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oenanthe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5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2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799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Eremophil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lpestr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6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61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Zonotrichi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leucophry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61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1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624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Lani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ollurio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7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01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iali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mexican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75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8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88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laud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rvens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317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59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63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Moloth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ter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337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69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32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yrann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yrann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357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79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59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ardinal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ardinal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1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0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12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lectrophenax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nival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18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09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464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gelai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hoenice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31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16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4734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Pipilo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aberti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68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34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90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haradri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hiaticul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8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4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2662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Lani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ludovician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86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43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540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Turd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migratori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624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312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756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turn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vulgaris</w:t>
            </w:r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75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37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7251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Falco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sparveri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16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58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6195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E3237E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Nucifrag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E3237E">
              <w:rPr>
                <w:rFonts w:ascii="Times New Roman" w:hAnsi="Times New Roman" w:cs="Times New Roman"/>
                <w:i/>
                <w:sz w:val="24"/>
                <w:szCs w:val="24"/>
              </w:rPr>
              <w:t>caryocatacte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47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73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169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61224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xon</w:t>
            </w:r>
          </w:p>
        </w:tc>
        <w:tc>
          <w:tcPr>
            <w:tcW w:w="1652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ymptotic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mass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g)</w:t>
            </w:r>
          </w:p>
        </w:tc>
        <w:tc>
          <w:tcPr>
            <w:tcW w:w="2038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M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t 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wth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nflection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884" w:type="dxa"/>
          </w:tcPr>
          <w:p w:rsidR="00335DCF" w:rsidRPr="00BD35A0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ax. growth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rate (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g d</w:t>
            </w:r>
            <w:r w:rsidRPr="00A129E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BD35A0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636" w:type="dxa"/>
          </w:tcPr>
          <w:p w:rsidR="00335DCF" w:rsidRDefault="00335DCF" w:rsidP="0071403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</w:tr>
      <w:tr w:rsidR="00335DCF" w:rsidTr="00714035">
        <w:tc>
          <w:tcPr>
            <w:tcW w:w="2898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61224">
              <w:rPr>
                <w:rFonts w:ascii="Times New Roman" w:hAnsi="Times New Roman" w:cs="Times New Roman"/>
                <w:b/>
                <w:sz w:val="24"/>
                <w:szCs w:val="24"/>
              </w:rPr>
              <w:t>Birds (continued)</w:t>
            </w:r>
          </w:p>
        </w:tc>
        <w:tc>
          <w:tcPr>
            <w:tcW w:w="1652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38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84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6" w:type="dxa"/>
          </w:tcPr>
          <w:p w:rsidR="00335DCF" w:rsidRPr="00C61224" w:rsidRDefault="00335DCF" w:rsidP="0071403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ring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otan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5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75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0352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c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ic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589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79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387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sio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ot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252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26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581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olumb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ivi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368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184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338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yto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lba</w:t>
            </w:r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5332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2666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4147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lc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torda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589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294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270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orv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ryptoleuc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64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320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835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agop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lagop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658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329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5543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Ana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latyrhyncho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02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510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19921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Buteo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jamaicens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475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7375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7840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Bubo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scandiaca</w:t>
            </w:r>
            <w:proofErr w:type="spellEnd"/>
            <w:r w:rsidRPr="00A129E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2.026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013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63165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Phalacrocorax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arbo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2.10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050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71736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Gallu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gallu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2.71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355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26929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335DCF" w:rsidTr="00714035">
        <w:tc>
          <w:tcPr>
            <w:tcW w:w="2898" w:type="dxa"/>
          </w:tcPr>
          <w:p w:rsidR="00335DCF" w:rsidRPr="00A129EB" w:rsidRDefault="00335DCF" w:rsidP="0071403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Gr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A129EB">
              <w:rPr>
                <w:rFonts w:ascii="Times New Roman" w:hAnsi="Times New Roman" w:cs="Times New Roman"/>
                <w:i/>
                <w:sz w:val="24"/>
                <w:szCs w:val="24"/>
              </w:rPr>
              <w:t>canadensis</w:t>
            </w:r>
            <w:proofErr w:type="spellEnd"/>
          </w:p>
        </w:tc>
        <w:tc>
          <w:tcPr>
            <w:tcW w:w="1652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3.8900</w:t>
            </w:r>
          </w:p>
        </w:tc>
        <w:tc>
          <w:tcPr>
            <w:tcW w:w="2038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1.9450</w:t>
            </w:r>
          </w:p>
        </w:tc>
        <w:tc>
          <w:tcPr>
            <w:tcW w:w="1884" w:type="dxa"/>
          </w:tcPr>
          <w:p w:rsidR="00335DCF" w:rsidRPr="00E3237E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37E">
              <w:rPr>
                <w:rFonts w:ascii="Times New Roman" w:hAnsi="Times New Roman" w:cs="Times New Roman"/>
                <w:sz w:val="24"/>
                <w:szCs w:val="24"/>
              </w:rPr>
              <w:t>0.049948</w:t>
            </w:r>
          </w:p>
        </w:tc>
        <w:tc>
          <w:tcPr>
            <w:tcW w:w="636" w:type="dxa"/>
          </w:tcPr>
          <w:p w:rsidR="00335DCF" w:rsidRPr="00C61224" w:rsidRDefault="00335DCF" w:rsidP="0071403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</w:tbl>
    <w:p w:rsidR="00D303D4" w:rsidRDefault="00335DCF">
      <w:r>
        <w:rPr>
          <w:rFonts w:ascii="Times New Roman" w:hAnsi="Times New Roman" w:cs="Times New Roman"/>
          <w:sz w:val="24"/>
          <w:szCs w:val="24"/>
        </w:rPr>
        <w:t>A taxonomic name with an asterisk is spelled as it appears in mammalian (</w:t>
      </w:r>
      <w:proofErr w:type="spellStart"/>
      <w:r>
        <w:rPr>
          <w:rFonts w:ascii="Times New Roman" w:hAnsi="Times New Roman" w:cs="Times New Roman"/>
          <w:sz w:val="24"/>
          <w:szCs w:val="24"/>
        </w:rPr>
        <w:t>Bininda-Emond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, 2007) and avian (</w:t>
      </w:r>
      <w:proofErr w:type="spellStart"/>
      <w:r>
        <w:rPr>
          <w:rFonts w:ascii="Times New Roman" w:hAnsi="Times New Roman" w:cs="Times New Roman"/>
          <w:sz w:val="24"/>
          <w:szCs w:val="24"/>
        </w:rPr>
        <w:t>Jetz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, 2012) tree files.  Data were compiled from the following sources: (1) Kunz and Hoo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AtQIJyW","properties":{"formattedCitation":"(2000)","plainCitation":"(2000)"},"citationItems":[{"id":1484,"uris":["http://zotero.org/users/328929/items/7H2XT34X"],"uri":["http://zotero.org/users/328929/items/7H2XT34X"],"itemData":{"id":1484,"type":"chapter","title":"Parental care and postnatal growth in the Chiroptera","container-title":"Reproductive Biology of Bats","publisher":"Academic Press","publisher-place":"San Diego","page":"415–468","event-place":"San Diego","author":[{"family":"Kunz","given":"Thomas H."},{"family":"Hood","given":"Wendy R."}],"issued":{"date-parts":[["2000"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(2) Jin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ezm0xev","properties":{"formattedCitation":"(2012)","plainCitation":"(2012)"},"citationItems":[{"id":2894,"uris":["http://zotero.org/users/328929/items/75T2CZ4F"],"uri":["http://zotero.org/users/328929/items/75T2CZ4F"],"itemData":{"id":2894,"type":"article-journal","title":"Postnatal growth and age estimation in Marshall's Horseshoe Bat, &lt;i&gt;Rhinolophus marshalli&lt;/i&gt;","container-title":"Acta Chiropterologica","page":"105-110","volume":"14","issue":"1","DOI":"10.3161/150811012X654312","ISSN":"1508-1109","journalAbbreviation":"Acta Chiropterologica","author":[{"family":"Jin","given":"Longru"},{"family":"Bo","given":"Luo"},{"family":"Sun","given":"Keping"},{"family":"Liu","given":"Ying"},{"family":"Ho","given":"Jennifer Pan"},{"family":"Feng","given":"Jiang"}],"issued":{"date-parts":[["2012"]]},"accessed":{"date-parts":[["2014",4,17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(3) </w:t>
      </w:r>
      <w:proofErr w:type="spellStart"/>
      <w:r>
        <w:rPr>
          <w:rFonts w:ascii="Times New Roman" w:hAnsi="Times New Roman" w:cs="Times New Roman"/>
          <w:sz w:val="24"/>
          <w:szCs w:val="24"/>
        </w:rPr>
        <w:t>Zullling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ns0kcj1lo","properties":{"formattedCitation":"(1984)","plainCitation":"(1984)"},"citationItems":[{"id":2424,"uris":["http://zotero.org/users/328929/items/6WCJSSVJ"],"uri":["http://zotero.org/users/328929/items/6WCJSSVJ"],"itemData":{"id":2424,"type":"article-journal","title":"Fitting sigmoidal equations to mammalian growth curves","container-title":"Journal of Mammalogy","page":"607–636","volume":"65","author":[{"family":"Zullinger","given":"Elissa M."},{"family":"Ricklefs","given":"Robert E."},{"family":"Redford","given":"Kent H."},{"family":"Mace","given":"Georgina M."}],"issued":{"date-parts":[["1984"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198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(4) McLean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Speak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ann7hp862","properties":{"formattedCitation":"(2000)","plainCitation":"(2000)"},"citationItems":[{"id":6346,"uris":["http://zotero.org/users/328929/items/SM24ZZ32"],"uri":["http://zotero.org/users/328929/items/SM24ZZ32"],"itemData":{"id":6346,"type":"article-journal","title":"Morphological changes during postnatal growth and reproduction in the brown long-eared bat &lt;i&gt;Plecotus auritus&lt;/i&gt;: implications for wing loading and predicted flight performance","container-title":"Journal of Natural History","page":"773-791","volume":"34","issue":"5","DOI":"10.1080/002229300299417","ISSN":"0022-2933","journalAbbreviation":"J Natural History","author":[{"family":"McLean","given":"J. A."},{"family":"Speakman","given":"J. R."}],"issued":{"date-parts":[["2000"]]},"accessed":{"date-parts":[["2014",10,23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(5) Kunz and Ster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dqdo6cs1v","properties":{"formattedCitation":"(1995)","plainCitation":"(1995)"},"citationItems":[{"id":1485,"uris":["http://zotero.org/users/328929/items/8I38TTIS"],"uri":["http://zotero.org/users/328929/items/8I38TTIS"],"itemData":{"id":1485,"type":"article-journal","title":"Maternal investment and post-natal growth in bats","container-title":"Symposium of the Zoological Society of London","page":"123–138","volume":"67","author":[{"family":"Kunz","given":"Thomas H."},{"family":"Stern","given":"April A."}],"issued":{"date-parts":[["1995"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199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(6) Koehler and Barcla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KWcajR0","properties":{"formattedCitation":"(2000)","plainCitation":"(2000)"},"citationItems":[{"id":1464,"uris":["http://zotero.org/users/328929/items/5GT2NKFB"],"uri":["http://zotero.org/users/328929/items/5GT2NKFB"],"itemData":{"id":1464,"type":"article-journal","title":"Post-natal growth and breeding biology of the Hoary bat (&lt;i&gt;Lasiurus cinereus&lt;/i&gt;)","container-title":"Journal of Mammalogy","page":"234–244","volume":"81","author":[{"family":"Koehler","given":"Catherine E."},{"family":"Barclay","given":"Robert M. R."}],"issued":{"date-parts":[["2000"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and (7) </w:t>
      </w:r>
      <w:proofErr w:type="spellStart"/>
      <w:r>
        <w:rPr>
          <w:rFonts w:ascii="Times New Roman" w:hAnsi="Times New Roman" w:cs="Times New Roman"/>
          <w:sz w:val="24"/>
          <w:szCs w:val="24"/>
        </w:rPr>
        <w:t>Starc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Ricklef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wODxfWj","properties":{"formattedCitation":"(1998)","plainCitation":"(1998)"},"citationItems":[{"id":2269,"uris":["http://zotero.org/users/328929/items/HQHBXT67"],"uri":["http://zotero.org/users/328929/items/HQHBXT67"],"itemData":{"id":2269,"type":"chapter","title":"Avian growth rate data set","container-title":"Avian Growth and Development. Evolution within the Altricial-precocial Spectrum","publisher":"Oxford University Press","publisher-place":"New York, New York","page":"381–423","event-place":"New York, New York","author":[{"family":"Starck","given":"J. Matthias"},{"family":"Ricklefs","given":"Robert E."}],"issued":{"date-parts":[["1998"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11390">
        <w:rPr>
          <w:rFonts w:ascii="Times New Roman" w:hAnsi="Times New Roman" w:cs="Times New Roman"/>
          <w:sz w:val="24"/>
        </w:rPr>
        <w:t>(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sectPr w:rsidR="00D303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5DCF"/>
    <w:rsid w:val="00335DCF"/>
    <w:rsid w:val="00AF589C"/>
    <w:rsid w:val="00D303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5D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35DC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5D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35DC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624</Words>
  <Characters>925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dwestern University</Company>
  <LinksUpToDate>false</LinksUpToDate>
  <CharactersWithSpaces>108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w Lee</dc:creator>
  <cp:lastModifiedBy>Andrew Lee</cp:lastModifiedBy>
  <cp:revision>1</cp:revision>
  <dcterms:created xsi:type="dcterms:W3CDTF">2014-11-19T21:18:00Z</dcterms:created>
  <dcterms:modified xsi:type="dcterms:W3CDTF">2014-11-19T21:19:00Z</dcterms:modified>
</cp:coreProperties>
</file>